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0B6539" w14:textId="77777777" w:rsidR="00DC7450" w:rsidRPr="00420E04" w:rsidRDefault="00AB6F82">
      <w:pPr>
        <w:rPr>
          <w:rFonts w:ascii="Times New Roman" w:hAnsi="Times New Roman" w:cs="Times New Roman"/>
          <w:sz w:val="24"/>
          <w:szCs w:val="24"/>
        </w:rPr>
      </w:pPr>
      <w:r w:rsidRPr="00420E04">
        <w:rPr>
          <w:rFonts w:ascii="Times New Roman" w:hAnsi="Times New Roman" w:cs="Times New Roman"/>
          <w:b/>
          <w:sz w:val="24"/>
          <w:szCs w:val="24"/>
        </w:rPr>
        <w:t>S</w:t>
      </w:r>
      <w:r w:rsidR="00F004C3">
        <w:rPr>
          <w:rFonts w:ascii="Times New Roman" w:hAnsi="Times New Roman" w:cs="Times New Roman"/>
          <w:b/>
          <w:sz w:val="24"/>
          <w:szCs w:val="24"/>
        </w:rPr>
        <w:t>2</w:t>
      </w:r>
      <w:bookmarkStart w:id="0" w:name="_GoBack"/>
      <w:bookmarkEnd w:id="0"/>
      <w:r w:rsidR="00AC1C80">
        <w:rPr>
          <w:rFonts w:ascii="Times New Roman" w:hAnsi="Times New Roman" w:cs="Times New Roman"/>
          <w:b/>
          <w:sz w:val="24"/>
          <w:szCs w:val="24"/>
        </w:rPr>
        <w:t xml:space="preserve"> Table</w:t>
      </w:r>
      <w:r w:rsidR="00420E04">
        <w:rPr>
          <w:rFonts w:ascii="Times New Roman" w:hAnsi="Times New Roman" w:cs="Times New Roman"/>
          <w:b/>
          <w:sz w:val="24"/>
          <w:szCs w:val="24"/>
        </w:rPr>
        <w:t xml:space="preserve">.- </w:t>
      </w:r>
      <w:r w:rsidR="00420E04">
        <w:rPr>
          <w:rFonts w:ascii="Times New Roman" w:hAnsi="Times New Roman" w:cs="Times New Roman"/>
          <w:sz w:val="24"/>
          <w:szCs w:val="24"/>
        </w:rPr>
        <w:t>Study quality assessment using the Newcastle-Ottawa Scale</w:t>
      </w:r>
    </w:p>
    <w:tbl>
      <w:tblPr>
        <w:tblStyle w:val="TableGrid"/>
        <w:tblW w:w="141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85"/>
        <w:gridCol w:w="1310"/>
        <w:gridCol w:w="1134"/>
        <w:gridCol w:w="1275"/>
        <w:gridCol w:w="1418"/>
        <w:gridCol w:w="1276"/>
        <w:gridCol w:w="1275"/>
        <w:gridCol w:w="1134"/>
        <w:gridCol w:w="1134"/>
        <w:gridCol w:w="1134"/>
      </w:tblGrid>
      <w:tr w:rsidR="00AB6F82" w:rsidRPr="00AB6F82" w14:paraId="7744FA40" w14:textId="77777777" w:rsidTr="00420E04">
        <w:tc>
          <w:tcPr>
            <w:tcW w:w="3085" w:type="dxa"/>
            <w:tcBorders>
              <w:top w:val="single" w:sz="4" w:space="0" w:color="auto"/>
            </w:tcBorders>
            <w:vAlign w:val="center"/>
          </w:tcPr>
          <w:p w14:paraId="473733BE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C8D96A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Representative of the exposed coh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4985BB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Selection of the non exposed cohort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9C490D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Ascertainment of exposur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4AB43B2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Demonstration that outcome of interest was not present at start of 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510AE8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Comparability of cohorts on the basis of the design or analysi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1C613D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Assessment of outcom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CB3DC6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Was follow-up long enough for outcomes to occu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D9BE2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Adequacy of follow-up of cohor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1222DD4" w14:textId="77777777" w:rsidR="00AB6F82" w:rsidRPr="00AB6F82" w:rsidRDefault="00420E04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Total</w:t>
            </w:r>
          </w:p>
        </w:tc>
      </w:tr>
      <w:tr w:rsidR="00AB6F82" w:rsidRPr="00AB6F82" w14:paraId="59AC3662" w14:textId="77777777" w:rsidTr="00AB6F82">
        <w:tc>
          <w:tcPr>
            <w:tcW w:w="3085" w:type="dxa"/>
            <w:vAlign w:val="center"/>
          </w:tcPr>
          <w:p w14:paraId="2C415A18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Archibald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04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Archibald&lt;/Author&gt;&lt;Year&gt;2004&lt;/Year&gt;&lt;RecNum&gt;10&lt;/RecNum&gt;&lt;DisplayText&gt;[4]&lt;/DisplayText&gt;&lt;record&gt;&lt;rec-number&gt;10&lt;/rec-number&gt;&lt;foreign-keys&gt;&lt;key app="EN" db-id="p5adev0945dwszesa9ex2trgra5f209rxzfv"&gt;10&lt;/key&gt;&lt;/foreign-keys&gt;&lt;ref-type name="Journal Article"&gt;17&lt;/ref-type&gt;&lt;contributors&gt;&lt;authors&gt;&lt;author&gt;Archibald, L. K.&lt;/author&gt;&lt;author&gt;Banerjee, S. N.&lt;/author&gt;&lt;author&gt;Jarvis, W. R.&lt;/author&gt;&lt;/authors&gt;&lt;/contributors&gt;&lt;titles&gt;&lt;title&gt;Secular trends in hospital-acquired Clostridium difficile disease in the United States, 1987-2001&lt;/title&gt;&lt;secondary-title&gt;J Infect Dis&lt;/secondary-title&gt;&lt;/titles&gt;&lt;periodical&gt;&lt;full-title&gt;J Infect Dis&lt;/full-title&gt;&lt;/periodical&gt;&lt;pages&gt;1585-9&lt;/pages&gt;&lt;volume&gt;189&lt;/volume&gt;&lt;number&gt;9&lt;/number&gt;&lt;dates&gt;&lt;year&gt;2004&lt;/year&gt;&lt;/dates&gt;&lt;isbn&gt;0022-1899 (Print)&amp;#xD;0022-1899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" w:tooltip="Archibald, 2004 #10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622A1379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134" w:type="dxa"/>
            <w:vAlign w:val="center"/>
          </w:tcPr>
          <w:p w14:paraId="0339F11D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0E38514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13753C2B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1391F752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1C9B305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1E5A36E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1BB79EB" w14:textId="77777777" w:rsidR="00AB6F82" w:rsidRPr="00AB6F82" w:rsidRDefault="008A7F1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04106BD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3/5</w:t>
            </w:r>
          </w:p>
        </w:tc>
      </w:tr>
      <w:tr w:rsidR="00AB6F82" w:rsidRPr="00AB6F82" w14:paraId="73212834" w14:textId="77777777" w:rsidTr="00AB6F82">
        <w:tc>
          <w:tcPr>
            <w:tcW w:w="3085" w:type="dxa"/>
            <w:shd w:val="clear" w:color="auto" w:fill="auto"/>
            <w:vAlign w:val="center"/>
          </w:tcPr>
          <w:p w14:paraId="3EAF3082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Brown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3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Ccm93bjwvQXV0aG9yPjxZZWFyPjIwMTM8L1llYXI+PFJl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Ccm93bjwvQXV0aG9yPjxZZWFyPjIwMTM8L1llYXI+PFJl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11" w:tooltip="Brown, 2013 #9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11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61E4CA75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37E58A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786D9C59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013EB89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73F9B25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2</w:t>
            </w:r>
          </w:p>
        </w:tc>
        <w:tc>
          <w:tcPr>
            <w:tcW w:w="1275" w:type="dxa"/>
            <w:vAlign w:val="center"/>
          </w:tcPr>
          <w:p w14:paraId="1E2FB302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6F32207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86D3943" w14:textId="77777777" w:rsidR="00AB6F82" w:rsidRPr="00AB6F82" w:rsidRDefault="00811789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13AAD8F" w14:textId="77777777" w:rsidR="00AB6F82" w:rsidRPr="00AB6F82" w:rsidRDefault="004214B7" w:rsidP="004214B7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8/9</w:t>
            </w:r>
          </w:p>
        </w:tc>
      </w:tr>
      <w:tr w:rsidR="00AB6F82" w:rsidRPr="00AB6F82" w14:paraId="2B0C9F72" w14:textId="77777777" w:rsidTr="00AB6F82">
        <w:tc>
          <w:tcPr>
            <w:tcW w:w="3085" w:type="dxa"/>
            <w:shd w:val="clear" w:color="auto" w:fill="auto"/>
            <w:vAlign w:val="center"/>
          </w:tcPr>
          <w:p w14:paraId="5A104A66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Burckhardt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08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Burckhardt&lt;/Author&gt;&lt;RecNum&gt;37&lt;/RecNum&gt;&lt;DisplayText&gt;[39]&lt;/DisplayText&gt;&lt;record&gt;&lt;rec-number&gt;37&lt;/rec-number&gt;&lt;foreign-keys&gt;&lt;key app="EN" db-id="p5adev0945dwszesa9ex2trgra5f209rxzfv"&gt;37&lt;/key&gt;&lt;/foreign-keys&gt;&lt;ref-type name="Book"&gt;6&lt;/ref-type&gt;&lt;contributors&gt;&lt;authors&gt;&lt;author&gt;Burckhardt, F.&lt;/author&gt;&lt;author&gt;Friedrich, A.&lt;/author&gt;&lt;author&gt;Beier, D.&lt;/author&gt;&lt;author&gt;Eckmanns, T.&lt;/author&gt;&lt;/authors&gt;&lt;/contributors&gt;&lt;titles&gt;&lt;title&gt;Clostridium difficile surveillance trends, Saxony, Germany&lt;/title&gt;&lt;/titles&gt;&lt;dates&gt;&lt;/dates&gt;&lt;publisher&gt;Emerg Infect Dis. 2008 Apr;14(4):691-2. doi: 10.3201/eid1404.071023.&lt;/publisher&gt;&lt;isbn&gt;1080-6059 (Electronic)&amp;#xD;1080-6040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40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3E032078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016746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65E3AD70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A8186B0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6190873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0965D695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2E5CB73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4BAD2E4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E39660B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4E8BECDA" w14:textId="77777777" w:rsidTr="00AB6F82">
        <w:tc>
          <w:tcPr>
            <w:tcW w:w="3085" w:type="dxa"/>
            <w:vAlign w:val="center"/>
          </w:tcPr>
          <w:p w14:paraId="1E4D9E2D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Camacho-Ortiz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09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Camacho-Ortiz&lt;/Author&gt;&lt;Year&gt;2009&lt;/Year&gt;&lt;RecNum&gt;38&lt;/RecNum&gt;&lt;DisplayText&gt;[40]&lt;/DisplayText&gt;&lt;record&gt;&lt;rec-number&gt;38&lt;/rec-number&gt;&lt;foreign-keys&gt;&lt;key app="EN" db-id="p5adev0945dwszesa9ex2trgra5f209rxzfv"&gt;38&lt;/key&gt;&lt;/foreign-keys&gt;&lt;ref-type name="Journal Article"&gt;17&lt;/ref-type&gt;&lt;contributors&gt;&lt;authors&gt;&lt;author&gt;Camacho-Ortiz, A.&lt;/author&gt;&lt;author&gt;Galindo-Fraga, A.&lt;/author&gt;&lt;author&gt;Rancel-Cordero, A.&lt;/author&gt;&lt;author&gt;Macias, A. E.&lt;/author&gt;&lt;author&gt;Lamothe-Molina, P.&lt;/author&gt;&lt;author&gt;Ponce de Leon-Garduno, A.&lt;/author&gt;&lt;author&gt;Sifuentes-Osornio, J.&lt;/author&gt;&lt;/authors&gt;&lt;/contributors&gt;&lt;titles&gt;&lt;title&gt;[Factors associated with Clostridium difficile disease in a tertiary-care medical institution in Mexico: a case-control study]&lt;/title&gt;&lt;secondary-title&gt;Rev Invest Clin&lt;/secondary-title&gt;&lt;/titles&gt;&lt;periodical&gt;&lt;full-title&gt;Rev Invest Clin&lt;/full-title&gt;&lt;/periodical&gt;&lt;pages&gt;371-7&lt;/pages&gt;&lt;volume&gt;61&lt;/volume&gt;&lt;number&gt;5&lt;/number&gt;&lt;dates&gt;&lt;year&gt;2009&lt;/year&gt;&lt;/dates&gt;&lt;isbn&gt;0034-8376 (Print)&amp;#xD;0034-8376 (Linking)&lt;/isbn&gt;&lt;work-type&gt;English Abstract&lt;/work-type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0" w:tooltip="Camacho-Ortiz, 2009 #38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1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22B9DBF2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F37A436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  <w:lang w:val="es-PE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  <w:lang w:val="es-PE"/>
              </w:rPr>
              <w:t>NA</w:t>
            </w:r>
          </w:p>
        </w:tc>
        <w:tc>
          <w:tcPr>
            <w:tcW w:w="1275" w:type="dxa"/>
            <w:vAlign w:val="center"/>
          </w:tcPr>
          <w:p w14:paraId="24A3888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30B985E0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5851AC41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504A1733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568D459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1A7257C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455E701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3AA7EAD9" w14:textId="77777777" w:rsidTr="00AB6F82">
        <w:tc>
          <w:tcPr>
            <w:tcW w:w="3085" w:type="dxa"/>
            <w:vAlign w:val="center"/>
          </w:tcPr>
          <w:p w14:paraId="690A38B7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Damani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 2011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EYW1hbmk8L0F1dGhvcj48WWVhcj4yMDExPC9ZZWFyPjxS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EYW1hbmk8L0F1dGhvcj48WWVhcj4yMDExPC9ZZWFyPjxS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4</w:t>
            </w:r>
            <w:hyperlink w:anchor="_ENREF_41" w:tooltip="Damani, 2011 #29" w:history="1">
              <w:r w:rsidR="00CD0615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2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482EB64C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134" w:type="dxa"/>
            <w:vAlign w:val="center"/>
          </w:tcPr>
          <w:p w14:paraId="43145814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7E83C244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1FC0A417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3C63C3B9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5A5860FA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B8D4FAF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7369F86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592C54D" w14:textId="77777777" w:rsidR="00AB6F82" w:rsidRPr="00AB6F82" w:rsidRDefault="00AB6F82" w:rsidP="004214B7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3/</w:t>
            </w:r>
            <w:r w:rsidR="004214B7">
              <w:rPr>
                <w:rFonts w:ascii="Times New Roman" w:hAnsi="Times New Roman" w:cs="Times New Roman"/>
                <w:sz w:val="18"/>
                <w:szCs w:val="20"/>
              </w:rPr>
              <w:t>5</w:t>
            </w:r>
          </w:p>
        </w:tc>
      </w:tr>
      <w:tr w:rsidR="00AB6F82" w:rsidRPr="00AB6F82" w14:paraId="4B232637" w14:textId="77777777" w:rsidTr="00AB6F82">
        <w:tc>
          <w:tcPr>
            <w:tcW w:w="3085" w:type="dxa"/>
            <w:vAlign w:val="center"/>
          </w:tcPr>
          <w:p w14:paraId="56E9526F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Deorari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1999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EZW9yYXJpPC9BdXRob3I+PFllYXI+MTk5OTwvWWVhcj48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EZW9yYXJpPC9BdXRob3I+PFllYXI+MTk5OTwvWWVhcj48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33" w:tooltip="Deorari, 1999 #30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3</w:t>
              </w:r>
              <w:r w:rsidR="00CD0615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500C50BA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381D8B3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5" w:type="dxa"/>
            <w:vAlign w:val="center"/>
          </w:tcPr>
          <w:p w14:paraId="2762F870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418" w:type="dxa"/>
            <w:vAlign w:val="center"/>
          </w:tcPr>
          <w:p w14:paraId="1AE19703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5B6B1C04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2</w:t>
            </w:r>
          </w:p>
        </w:tc>
        <w:tc>
          <w:tcPr>
            <w:tcW w:w="1275" w:type="dxa"/>
            <w:vAlign w:val="center"/>
          </w:tcPr>
          <w:p w14:paraId="371E9BB2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C47D821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B3B2302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6BAE656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9/9</w:t>
            </w:r>
          </w:p>
        </w:tc>
      </w:tr>
      <w:tr w:rsidR="00AB6F82" w:rsidRPr="00AB6F82" w14:paraId="5E3CA44A" w14:textId="77777777" w:rsidTr="00AB6F82">
        <w:tc>
          <w:tcPr>
            <w:tcW w:w="3085" w:type="dxa"/>
            <w:vAlign w:val="center"/>
          </w:tcPr>
          <w:p w14:paraId="1E7DF5EE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Dubberke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09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Dubberke&lt;/Author&gt;&lt;Year&gt;2009&lt;/Year&gt;&lt;RecNum&gt;56&lt;/RecNum&gt;&lt;DisplayText&gt;[42]&lt;/DisplayText&gt;&lt;record&gt;&lt;rec-number&gt;56&lt;/rec-number&gt;&lt;foreign-keys&gt;&lt;key app="EN" db-id="p5adev0945dwszesa9ex2trgra5f209rxzfv"&gt;56&lt;/key&gt;&lt;/foreign-keys&gt;&lt;ref-type name="Journal Article"&gt;17&lt;/ref-type&gt;&lt;contributors&gt;&lt;authors&gt;&lt;author&gt;Dubberke, E. R.&lt;/author&gt;&lt;author&gt;Butler, A. M.&lt;/author&gt;&lt;author&gt;Hota, B.&lt;/author&gt;&lt;author&gt;Khan, Y. M.&lt;/author&gt;&lt;author&gt;Mangino, J. E.&lt;/author&gt;&lt;author&gt;Mayer, J.&lt;/author&gt;&lt;author&gt;Popovich, K. J.&lt;/author&gt;&lt;author&gt;Stevenson, K. B.&lt;/author&gt;&lt;author&gt;Yokoe, D. S.&lt;/author&gt;&lt;author&gt;McDonald, L. C.&lt;/author&gt;&lt;author&gt;Jernigan, J.&lt;/author&gt;&lt;author&gt;Fraser, V. J.&lt;/author&gt;&lt;/authors&gt;&lt;/contributors&gt;&lt;titles&gt;&lt;title&gt;Multicenter study of the impact of community-onset Clostridium difficile infection on surveillance for C. difficile infection&lt;/title&gt;&lt;secondary-title&gt;Infect Control Hosp Epidemiol&lt;/secondary-title&gt;&lt;/titles&gt;&lt;periodical&gt;&lt;full-title&gt;Infect Control Hosp Epidemiol&lt;/full-title&gt;&lt;abbr-1&gt;Infection control and hospital epidemiology : the official journal of the Society of Hospital Epidemiologists of America&lt;/abbr-1&gt;&lt;/periodical&gt;&lt;pages&gt;518-25&lt;/pages&gt;&lt;volume&gt;30&lt;/volume&gt;&lt;number&gt;6&lt;/number&gt;&lt;dates&gt;&lt;year&gt;2009&lt;/year&gt;&lt;/dates&gt;&lt;isbn&gt;1559-6834 (Electronic)&amp;#xD;0899-823X (Linking)&lt;/isbn&gt;&lt;work-type&gt;Multicenter Study&amp;#xD;Research Support, N I H , Extramural&amp;#xD;Research Support, U S Gov&amp;apos;t, P H S&lt;/work-type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2" w:tooltip="Dubberke, 2009 #56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  <w:r w:rsidR="00CD0615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3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61507F27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  <w:lang w:val="es-PE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  <w:lang w:val="es-PE"/>
              </w:rPr>
              <w:t>1</w:t>
            </w:r>
          </w:p>
        </w:tc>
        <w:tc>
          <w:tcPr>
            <w:tcW w:w="1134" w:type="dxa"/>
            <w:vAlign w:val="center"/>
          </w:tcPr>
          <w:p w14:paraId="682AF73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535C244C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10E94D7B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614E214D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0D607AF7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95A1019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F287C08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F2AF66D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5/5</w:t>
            </w:r>
          </w:p>
        </w:tc>
      </w:tr>
      <w:tr w:rsidR="00AB6F82" w:rsidRPr="00AB6F82" w14:paraId="730A0694" w14:textId="77777777" w:rsidTr="00AB6F82">
        <w:tc>
          <w:tcPr>
            <w:tcW w:w="3085" w:type="dxa"/>
            <w:vAlign w:val="center"/>
          </w:tcPr>
          <w:p w14:paraId="57778BEA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Faires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.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14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Faires&lt;/Author&gt;&lt;Year&gt;2014&lt;/Year&gt;&lt;RecNum&gt;40&lt;/RecNum&gt;&lt;DisplayText&gt;[43]&lt;/DisplayText&gt;&lt;record&gt;&lt;rec-number&gt;40&lt;/rec-number&gt;&lt;foreign-keys&gt;&lt;key app="EN" db-id="p5adev0945dwszesa9ex2trgra5f209rxzfv"&gt;40&lt;/key&gt;&lt;/foreign-keys&gt;&lt;ref-type name="Journal Article"&gt;17&lt;/ref-type&gt;&lt;contributors&gt;&lt;authors&gt;&lt;author&gt;Faires, M. C.&lt;/author&gt;&lt;author&gt;Pearl, D. L.&lt;/author&gt;&lt;author&gt;Ciccotelli, W. A.&lt;/author&gt;&lt;author&gt;Berke, O.&lt;/author&gt;&lt;author&gt;Reid-Smith, R. J.&lt;/author&gt;&lt;author&gt;Weese, J. S.&lt;/author&gt;&lt;/authors&gt;&lt;/contributors&gt;&lt;titles&gt;&lt;title&gt;Detection of Clostridium difficile infection clusters, using the temporal scan statistic, in a community hospital in southern Ontario, Canada, 2006-2011&lt;/title&gt;&lt;secondary-title&gt;BMC Infect Dis&lt;/secondary-title&gt;&lt;/titles&gt;&lt;periodical&gt;&lt;full-title&gt;BMC Infect Dis&lt;/full-title&gt;&lt;abbr-1&gt;BMC infectious diseases&lt;/abbr-1&gt;&lt;/periodical&gt;&lt;pages&gt;1471-2334&lt;/pages&gt;&lt;volume&gt;14&lt;/volume&gt;&lt;number&gt;1&lt;/number&gt;&lt;dates&gt;&lt;year&gt;2014&lt;/year&gt;&lt;/dates&gt;&lt;isbn&gt;1471-2334 (Electronic)&amp;#xD;1471-2334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3" w:tooltip="Faires, 2014 #40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  <w:r w:rsidR="00CD0615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203F7277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D170CA2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384C6EAE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673EDC2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7190C74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5A3A5D23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C140047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65B613B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AAE128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5/5</w:t>
            </w:r>
          </w:p>
        </w:tc>
      </w:tr>
      <w:tr w:rsidR="00AB6F82" w:rsidRPr="00AB6F82" w14:paraId="12856839" w14:textId="77777777" w:rsidTr="00AB6F82">
        <w:tc>
          <w:tcPr>
            <w:tcW w:w="3085" w:type="dxa"/>
            <w:vAlign w:val="center"/>
          </w:tcPr>
          <w:p w14:paraId="62AB62C9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Furuya-Kanamori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4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GdXJ1eWEtS2FuYW1vcmk8L0F1dGhvcj48WWVhcj4yMDE0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=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GdXJ1eWEtS2FuYW1vcmk8L0F1dGhvcj48WWVhcj4yMDE0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=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14" w:tooltip="Furuya-Kanamori, 2014 #1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14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63F99F25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A5B3E62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19751DAE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3D005B3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51B890B1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3093C13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F688944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866BC36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84F3A8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4E88BDE2" w14:textId="77777777" w:rsidTr="00AB6F82">
        <w:tc>
          <w:tcPr>
            <w:tcW w:w="3085" w:type="dxa"/>
            <w:vAlign w:val="center"/>
          </w:tcPr>
          <w:p w14:paraId="22FC0D14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Gilca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0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HaWxjYTwvQXV0aG9yPjxZZWFyPjIwMTA8L1llYXI+PFJl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HaWxjYTwvQXV0aG9yPjxZZWFyPjIwMTA8L1llYXI+PFJl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5" w:tooltip="Gilca, 2010 #13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5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3A8E7ED9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7A528B9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617E52C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3DBFAA04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7CEA3DE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4155E10C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6A75544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C7EC541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6622742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3F62A9C3" w14:textId="77777777" w:rsidTr="00AB6F82">
        <w:tc>
          <w:tcPr>
            <w:tcW w:w="3085" w:type="dxa"/>
            <w:vAlign w:val="center"/>
          </w:tcPr>
          <w:p w14:paraId="6EE955B3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Gilca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2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HaWxjYTwvQXV0aG9yPjxZZWFyPjIwMTI8L1llYXI+PFJl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HaWxjYTwvQXV0aG9yPjxZZWFyPjIwMTI8L1llYXI+PFJl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12" w:tooltip="Gilca, 2012 #8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12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0889A2A0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3308B80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1275" w:type="dxa"/>
            <w:vAlign w:val="center"/>
          </w:tcPr>
          <w:p w14:paraId="186469E5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418" w:type="dxa"/>
            <w:vAlign w:val="center"/>
          </w:tcPr>
          <w:p w14:paraId="5F3F391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177E7C2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5" w:type="dxa"/>
            <w:vAlign w:val="center"/>
          </w:tcPr>
          <w:p w14:paraId="6A6DB89C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E502DB7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4F66E51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CF2F30A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8/9</w:t>
            </w:r>
          </w:p>
        </w:tc>
      </w:tr>
      <w:tr w:rsidR="00AB6F82" w:rsidRPr="00AB6F82" w14:paraId="769B42FF" w14:textId="77777777" w:rsidTr="00AB6F82">
        <w:tc>
          <w:tcPr>
            <w:tcW w:w="3085" w:type="dxa"/>
            <w:vAlign w:val="center"/>
          </w:tcPr>
          <w:p w14:paraId="471783AB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Jagai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and </w:t>
            </w: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Naumova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09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Jagai&lt;/Author&gt;&lt;Year&gt;2009&lt;/Year&gt;&lt;RecNum&gt;12&lt;/RecNum&gt;&lt;DisplayText&gt;[6]&lt;/DisplayText&gt;&lt;record&gt;&lt;rec-number&gt;12&lt;/rec-number&gt;&lt;foreign-keys&gt;&lt;key app="EN" db-id="p5adev0945dwszesa9ex2trgra5f209rxzfv"&gt;12&lt;/key&gt;&lt;/foreign-keys&gt;&lt;ref-type name="Journal Article"&gt;17&lt;/ref-type&gt;&lt;contributors&gt;&lt;authors&gt;&lt;author&gt;Jagai, J.&lt;/author&gt;&lt;author&gt;Naumova, E.&lt;/author&gt;&lt;/authors&gt;&lt;/contributors&gt;&lt;titles&gt;&lt;title&gt;Clostridium difficile-associated disease in the elderly, United States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343-4&lt;/pages&gt;&lt;volume&gt;15&lt;/volume&gt;&lt;number&gt;2&lt;/number&gt;&lt;edition&gt;2009/02/06&lt;/edition&gt;&lt;keywords&gt;&lt;keyword&gt;Aged&lt;/keyword&gt;&lt;keyword&gt;Aged, 80 and over&lt;/keyword&gt;&lt;keyword&gt;*Clostridium difficile&lt;/keyword&gt;&lt;keyword&gt;Enterocolitis, Pseudomembranous/*epidemiology/microbiology&lt;/keyword&gt;&lt;keyword&gt;Hospitalization/statistics &amp;amp; numerical data&lt;/keyword&gt;&lt;keyword&gt;Humans&lt;/keyword&gt;&lt;keyword&gt;Seasons&lt;/keyword&gt;&lt;keyword&gt;United States/epidemiology&lt;/keyword&gt;&lt;/keywords&gt;&lt;dates&gt;&lt;year&gt;2009&lt;/year&gt;&lt;pub-dates&gt;&lt;date&gt;Feb&lt;/date&gt;&lt;/pub-dates&gt;&lt;/dates&gt;&lt;isbn&gt;1080-6059 (Electronic)&amp;#xD;1080-6040 (Linking)&lt;/isbn&gt;&lt;accession-num&gt;19193291&lt;/accession-num&gt;&lt;work-type&gt;Comment&amp;#xD;Letter&lt;/work-type&gt;&lt;urls&gt;&lt;related-urls&gt;&lt;url&gt;http://www.ncbi.nlm.nih.gov/pubmed/19193291&lt;/url&gt;&lt;/related-urls&gt;&lt;/urls&gt;&lt;custom2&gt;2662653&lt;/custom2&gt;&lt;language&gt;eng&lt;/language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6" w:tooltip="Jagai, 2009 #12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6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6C230B30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7712900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B3EA284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5CED80A9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1E6DC404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74058127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2389BBF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0BBBB7D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D1480BA" w14:textId="77777777" w:rsidR="00AB6F82" w:rsidRPr="00AB6F82" w:rsidRDefault="0058367F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73B13C7E" w14:textId="77777777" w:rsidTr="00AB6F82">
        <w:tc>
          <w:tcPr>
            <w:tcW w:w="3085" w:type="dxa"/>
            <w:vAlign w:val="center"/>
          </w:tcPr>
          <w:p w14:paraId="3D663243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MacDonald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.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1993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MacDonald&lt;/Author&gt;&lt;Year&gt;1993&lt;/Year&gt;&lt;RecNum&gt;47&lt;/RecNum&gt;&lt;DisplayText&gt;[44]&lt;/DisplayText&gt;&lt;record&gt;&lt;rec-number&gt;47&lt;/rec-number&gt;&lt;foreign-keys&gt;&lt;key app="EN" db-id="p5adev0945dwszesa9ex2trgra5f209rxzfv"&gt;47&lt;/key&gt;&lt;/foreign-keys&gt;&lt;ref-type name="Journal Article"&gt;17&lt;/ref-type&gt;&lt;contributors&gt;&lt;authors&gt;&lt;author&gt;MacDonald, K. S.&lt;/author&gt;&lt;author&gt;McLeod, J.&lt;/author&gt;&lt;author&gt;Nicolle, L.&lt;/author&gt;&lt;/authors&gt;&lt;/contributors&gt;&lt;titles&gt;&lt;title&gt;Clostridium difficile enteritis in a Canadian tertiary care hospital&lt;/title&gt;&lt;secondary-title&gt;Can J Infect Control&lt;/secondary-title&gt;&lt;/titles&gt;&lt;periodical&gt;&lt;full-title&gt;Can J Infect Control&lt;/full-title&gt;&lt;/periodical&gt;&lt;pages&gt;37-40&lt;/pages&gt;&lt;volume&gt;8&lt;/volume&gt;&lt;number&gt;2&lt;/number&gt;&lt;dates&gt;&lt;year&gt;1993&lt;/year&gt;&lt;/dates&gt;&lt;isbn&gt;1183-5702 (Print)&amp;#xD;1183-5702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4" w:tooltip="MacDonald, 1993 #47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  <w:r w:rsidR="00CD0615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5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14A31779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FC83C59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4FBFEF6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11514BA5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76CFB60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198645FE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F37DE0A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D4E0B63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617A21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5/5</w:t>
            </w:r>
          </w:p>
        </w:tc>
      </w:tr>
      <w:tr w:rsidR="00AB6F82" w:rsidRPr="00AB6F82" w14:paraId="54BBE781" w14:textId="77777777" w:rsidTr="00AB6F82">
        <w:tc>
          <w:tcPr>
            <w:tcW w:w="3085" w:type="dxa"/>
            <w:shd w:val="clear" w:color="auto" w:fill="auto"/>
            <w:vAlign w:val="center"/>
          </w:tcPr>
          <w:p w14:paraId="716A9133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McFarland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.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07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McFarland&lt;/Author&gt;&lt;Year&gt;2007&lt;/Year&gt;&lt;RecNum&gt;49&lt;/RecNum&gt;&lt;DisplayText&gt;[45]&lt;/DisplayText&gt;&lt;record&gt;&lt;rec-number&gt;49&lt;/rec-number&gt;&lt;foreign-keys&gt;&lt;key app="EN" db-id="p5adev0945dwszesa9ex2trgra5f209rxzfv"&gt;49&lt;/key&gt;&lt;/foreign-keys&gt;&lt;ref-type name="Journal Article"&gt;17&lt;/ref-type&gt;&lt;contributors&gt;&lt;authors&gt;&lt;author&gt;McFarland, L. V.&lt;/author&gt;&lt;author&gt;Clarridge, J. E.&lt;/author&gt;&lt;author&gt;Beneda, H. W.&lt;/author&gt;&lt;author&gt;Raugi, G. J.&lt;/author&gt;&lt;/authors&gt;&lt;/contributors&gt;&lt;titles&gt;&lt;title&gt;Fluoroquinolone use and risk factors for Clostridium difficile-associated disease within a Veterans Administration health care system&lt;/title&gt;&lt;secondary-title&gt;Clin Infect Dis&lt;/secondary-title&gt;&lt;/titles&gt;&lt;periodical&gt;&lt;full-title&gt;Clin Infect Dis&lt;/full-title&gt;&lt;/periodical&gt;&lt;pages&gt;1141-51&lt;/pages&gt;&lt;volume&gt;45&lt;/volume&gt;&lt;number&gt;9&lt;/number&gt;&lt;dates&gt;&lt;year&gt;2007&lt;/year&gt;&lt;/dates&gt;&lt;isbn&gt;1537-6591 (Electronic)&amp;#xD;1058-4838 (Linking)&lt;/isbn&gt;&lt;work-type&gt;Research Support, Non-U S Gov&amp;apos;t&lt;/work-type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5" w:tooltip="McFarland, 2007 #49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6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051533B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AF2C217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7E0CED6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0FB9A59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F5D28C3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2</w:t>
            </w:r>
          </w:p>
        </w:tc>
        <w:tc>
          <w:tcPr>
            <w:tcW w:w="1275" w:type="dxa"/>
            <w:vAlign w:val="center"/>
          </w:tcPr>
          <w:p w14:paraId="13F1B847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B3743CD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230D84D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6E6F118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8/9</w:t>
            </w:r>
          </w:p>
        </w:tc>
      </w:tr>
      <w:tr w:rsidR="00AB6F82" w:rsidRPr="00AB6F82" w14:paraId="2C43190C" w14:textId="77777777" w:rsidTr="00AB6F82">
        <w:tc>
          <w:tcPr>
            <w:tcW w:w="3085" w:type="dxa"/>
            <w:shd w:val="clear" w:color="auto" w:fill="auto"/>
            <w:vAlign w:val="center"/>
          </w:tcPr>
          <w:p w14:paraId="47AD2C22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Reil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2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Reil&lt;/Author&gt;&lt;Year&gt;2012&lt;/Year&gt;&lt;RecNum&gt;52&lt;/RecNum&gt;&lt;DisplayText&gt;[46]&lt;/DisplayText&gt;&lt;record&gt;&lt;rec-number&gt;52&lt;/rec-number&gt;&lt;foreign-keys&gt;&lt;key app="EN" db-id="p5adev0945dwszesa9ex2trgra5f209rxzfv"&gt;52&lt;/key&gt;&lt;/foreign-keys&gt;&lt;ref-type name="Journal Article"&gt;17&lt;/ref-type&gt;&lt;contributors&gt;&lt;authors&gt;&lt;author&gt;Reil, M.&lt;/author&gt;&lt;author&gt;Hensgens, M. P.&lt;/author&gt;&lt;author&gt;Kuijper, E. J.&lt;/author&gt;&lt;author&gt;Jakobiak, T.&lt;/author&gt;&lt;author&gt;Gruber, H.&lt;/author&gt;&lt;author&gt;Kist, M.&lt;/author&gt;&lt;author&gt;Borgmann, S.&lt;/author&gt;&lt;/authors&gt;&lt;/contributors&gt;&lt;titles&gt;&lt;title&gt;Seasonality of Clostridium difficile infections in Southern Germany&lt;/title&gt;&lt;secondary-title&gt;Epidemiol Infect&lt;/secondary-title&gt;&lt;/titles&gt;&lt;periodical&gt;&lt;full-title&gt;Epidemiol Infect&lt;/full-title&gt;&lt;/periodical&gt;&lt;pages&gt;1787-93&lt;/pages&gt;&lt;volume&gt;140&lt;/volume&gt;&lt;number&gt;10&lt;/number&gt;&lt;dates&gt;&lt;year&gt;2012&lt;/year&gt;&lt;/dates&gt;&lt;isbn&gt;1469-4409 (Electronic)&amp;#xD;0950-2688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6" w:tooltip="Reil, 2012 #52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7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983003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1AD604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43546DF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90CAB6D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6193BA2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11170D2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522004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470A0E5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FD93E97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7B397F30" w14:textId="77777777" w:rsidTr="00AB6F82">
        <w:tc>
          <w:tcPr>
            <w:tcW w:w="3085" w:type="dxa"/>
            <w:shd w:val="clear" w:color="auto" w:fill="auto"/>
            <w:vAlign w:val="center"/>
          </w:tcPr>
          <w:p w14:paraId="2524B44F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Reveles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.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14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SZXZlbGVzPC9BdXRob3I+PFllYXI+MjAxNDwvWWVhcj48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SZXZlbGVzPC9BdXRob3I+PFllYXI+MjAxNDwvWWVhcj48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7" w:tooltip="Reveles, 2014 #35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8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C25F11A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69F20FA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20"/>
              </w:rPr>
              <w:t>NA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41C0E8F1" w14:textId="77777777" w:rsidR="00AB6F82" w:rsidRPr="00AB6F82" w:rsidRDefault="004214B7" w:rsidP="004214B7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0B54264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4C0ABD3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4E8CB204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69620AB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86FF219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9A788D8" w14:textId="77777777" w:rsidR="00AB6F82" w:rsidRPr="00AB6F82" w:rsidRDefault="004214B7" w:rsidP="004214B7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</w:t>
            </w:r>
            <w:r w:rsidR="0075300E">
              <w:rPr>
                <w:rFonts w:ascii="Times New Roman" w:hAnsi="Times New Roman" w:cs="Times New Roman"/>
                <w:sz w:val="18"/>
                <w:szCs w:val="20"/>
              </w:rPr>
              <w:t>/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>5</w:t>
            </w:r>
          </w:p>
        </w:tc>
      </w:tr>
      <w:tr w:rsidR="00AB6F82" w:rsidRPr="00AB6F82" w14:paraId="04576F6E" w14:textId="77777777" w:rsidTr="00AB6F82">
        <w:tc>
          <w:tcPr>
            <w:tcW w:w="3085" w:type="dxa"/>
            <w:shd w:val="clear" w:color="auto" w:fill="auto"/>
            <w:vAlign w:val="center"/>
          </w:tcPr>
          <w:p w14:paraId="67D14188" w14:textId="77777777" w:rsidR="00AB6F82" w:rsidRPr="00AB6F82" w:rsidRDefault="00AB6F82" w:rsidP="00D5582A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Slimming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4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TbGltaW5nczwvQXV0aG9yPjxZZWFyPjIwMTQ8L1llYXI+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TbGltaW5nczwvQXV0aG9yPjxZZWFyPjIwMTQ8L1llYXI+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15" w:tooltip="Slimings, 2014 #6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15</w:t>
              </w:r>
            </w:hyperlink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61CBEA3A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6E59B85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118C1F1A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791DD7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1EB1BB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739224D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489D7B78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5C967931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13B43B66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5/5</w:t>
            </w:r>
          </w:p>
        </w:tc>
      </w:tr>
      <w:tr w:rsidR="00AB6F82" w:rsidRPr="00AB6F82" w14:paraId="6637E465" w14:textId="77777777" w:rsidTr="00AB6F82">
        <w:tc>
          <w:tcPr>
            <w:tcW w:w="3085" w:type="dxa"/>
            <w:vAlign w:val="center"/>
          </w:tcPr>
          <w:p w14:paraId="295A8B5B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>Sonnenberg</w:t>
            </w:r>
            <w:proofErr w:type="spellEnd"/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09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Sonnenberg&lt;/Author&gt;&lt;RecNum&gt;54&lt;/RecNum&gt;&lt;DisplayText&gt;[48]&lt;/DisplayText&gt;&lt;record&gt;&lt;rec-number&gt;54&lt;/rec-number&gt;&lt;foreign-keys&gt;&lt;key app="EN" db-id="p5adev0945dwszesa9ex2trgra5f209rxzfv"&gt;54&lt;/key&gt;&lt;/foreign-keys&gt;&lt;ref-type name="Book"&gt;6&lt;/ref-type&gt;&lt;contributors&gt;&lt;authors&gt;&lt;author&gt;Sonnenberg, A.&lt;/author&gt;&lt;/authors&gt;&lt;/contributors&gt;&lt;titles&gt;&lt;title&gt;Seasonal variation of enteric infections and inflammatory bowel disease&lt;/title&gt;&lt;/titles&gt;&lt;dates&gt;&lt;/dates&gt;&lt;publisher&gt;Inflamm Bowel Dis. 2009 Jun;15(6):809. doi: 10.1002/ibd.20770.&lt;/publisher&gt;&lt;isbn&gt;1536-4844 (Electronic)&amp;#xD;1078-0998 (Linking)&lt;/isbn&gt;&lt;urls&gt;&lt;/urls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hyperlink w:anchor="_ENREF_48" w:tooltip="Sonnenberg,  #54" w:history="1">
              <w:r w:rsidRPr="00AB6F82">
                <w:rPr>
                  <w:rFonts w:ascii="Times New Roman" w:hAnsi="Times New Roman" w:cs="Times New Roman"/>
                  <w:noProof/>
                  <w:sz w:val="18"/>
                  <w:szCs w:val="20"/>
                </w:rPr>
                <w:t>4</w:t>
              </w:r>
            </w:hyperlink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9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11A0E4F9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47CDFCC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25A28FEB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6877F90B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5D9A108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7A7A178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8E6D272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A241EE2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26C171CF" w14:textId="77777777" w:rsidR="00AB6F82" w:rsidRPr="00AB6F82" w:rsidRDefault="00420E04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AB6F82" w:rsidRPr="00AB6F82" w14:paraId="08002870" w14:textId="77777777" w:rsidTr="00AB6F82">
        <w:tc>
          <w:tcPr>
            <w:tcW w:w="3085" w:type="dxa"/>
            <w:vAlign w:val="center"/>
          </w:tcPr>
          <w:p w14:paraId="0941DA80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von Muller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., 2011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Wb24gTXVsbGVyPC9BdXRob3I+PFllYXI+MjAxMTwvWWVh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>
                <w:fldData xml:space="preserve">PEVuZE5vdGU+PENpdGU+PEF1dGhvcj5Wb24gTXVsbGVyPC9BdXRob3I+PFllYXI+MjAxMTwvWWVh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</w:fldData>
              </w:fldCha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.DATA 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50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vAlign w:val="center"/>
          </w:tcPr>
          <w:p w14:paraId="3E6811E1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3982B31D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661E3939" w14:textId="77777777" w:rsidR="00AB6F82" w:rsidRPr="00AB6F82" w:rsidRDefault="004214B7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vAlign w:val="center"/>
          </w:tcPr>
          <w:p w14:paraId="308629CF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25FEA578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vAlign w:val="center"/>
          </w:tcPr>
          <w:p w14:paraId="351EBA12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76D51755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67ED0D11" w14:textId="77777777" w:rsidR="00AB6F82" w:rsidRPr="00AB6F82" w:rsidRDefault="0075300E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vAlign w:val="center"/>
          </w:tcPr>
          <w:p w14:paraId="0C1B2251" w14:textId="77777777" w:rsidR="00AB6F82" w:rsidRPr="00AB6F82" w:rsidRDefault="004214B7" w:rsidP="004214B7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</w:t>
            </w:r>
            <w:r w:rsidR="0075300E">
              <w:rPr>
                <w:rFonts w:ascii="Times New Roman" w:hAnsi="Times New Roman" w:cs="Times New Roman"/>
                <w:sz w:val="18"/>
                <w:szCs w:val="20"/>
              </w:rPr>
              <w:t>/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>5</w:t>
            </w:r>
          </w:p>
        </w:tc>
      </w:tr>
      <w:tr w:rsidR="00420E04" w:rsidRPr="00AB6F82" w14:paraId="34E574E3" w14:textId="77777777" w:rsidTr="00420E04">
        <w:tc>
          <w:tcPr>
            <w:tcW w:w="3085" w:type="dxa"/>
            <w:tcBorders>
              <w:bottom w:val="single" w:sz="4" w:space="0" w:color="auto"/>
            </w:tcBorders>
            <w:vAlign w:val="center"/>
          </w:tcPr>
          <w:p w14:paraId="091C0E35" w14:textId="77777777" w:rsidR="00AB6F82" w:rsidRPr="00AB6F82" w:rsidRDefault="00AB6F82" w:rsidP="00CD0615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Wong-McClure </w:t>
            </w:r>
            <w:r w:rsidRPr="00AB6F82">
              <w:rPr>
                <w:rFonts w:ascii="Times New Roman" w:hAnsi="Times New Roman" w:cs="Times New Roman"/>
                <w:i/>
                <w:sz w:val="18"/>
                <w:szCs w:val="20"/>
              </w:rPr>
              <w:t>et al.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t xml:space="preserve">, 2012 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begin"/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instrText xml:space="preserve"> ADDIN EN.CITE &lt;EndNote&gt;&lt;Cite&gt;&lt;Author&gt;Wong-McClure&lt;/Author&gt;&lt;RecNum&gt;25&lt;/RecNum&gt;&lt;DisplayText&gt;[29]&lt;/DisplayText&gt;&lt;record&gt;&lt;rec-number&gt;25&lt;/rec-number&gt;&lt;foreign-keys&gt;&lt;key app="EN" db-id="p5adev0945dwszesa9ex2trgra5f209rxzfv"&gt;25&lt;/key&gt;&lt;/foreign-keys&gt;&lt;ref-type name="Journal Article"&gt;17&lt;/ref-type&gt;&lt;contributors&gt;&lt;authors&gt;&lt;author&gt;Wong-McClure, Roy A.&lt;/author&gt;&lt;author&gt;Guevara-Rodríguez, Moraima&lt;/author&gt;&lt;author&gt;Abarca-Gómez, Leandra&lt;/author&gt;&lt;author&gt;Solano-Chinchilla, Antonio&lt;/author&gt;&lt;author&gt;Marchena-Picado, Margarita&lt;/author&gt;&lt;author&gt;Shea, Michele&lt;/author&gt;&lt;author&gt;Badilla-Vargas, Xiomara&lt;/author&gt;&lt;/authors&gt;&lt;/contributors&gt;&lt;titles&gt;&lt;title&gt;Clostridium difficile outbreak in Costa Rica: control actions and associated factors&amp;#xD;Brote de infección por Clostridium difficile en Costa Rica: medidas de control y factores asociados&lt;/title&gt;&lt;secondary-title&gt;Rev Panam Salud Publica&lt;/secondary-title&gt;&lt;/titles&gt;&lt;periodical&gt;&lt;full-title&gt;Rev Panam Salud Publica&lt;/full-title&gt;&lt;/periodical&gt;&lt;pages&gt;413-418&lt;/pages&gt;&lt;volume&gt;32&lt;/volume&gt;&lt;number&gt;6&lt;/number&gt;&lt;keywords&gt;&lt;keyword&gt;Female&lt;/keyword&gt;&lt;keyword&gt;Humans&lt;/keyword&gt;&lt;keyword&gt;Male&lt;/keyword&gt;&lt;keyword&gt;Middle Aged&lt;/keyword&gt;&lt;keyword&gt;Cross Infection/epidemiology&lt;/keyword&gt;&lt;keyword&gt;Cross Infection/prevention &amp;amp;amp&lt;/keyword&gt;&lt;keyword&gt;amp&lt;/keyword&gt;&lt;keyword&gt;control&lt;/keyword&gt;&lt;keyword&gt;Disease Outbreaks&lt;/keyword&gt;&lt;keyword&gt;Enterocolitis, Pseudomembranous/epidemiology&lt;/keyword&gt;&lt;keyword&gt;Enterocolitis, Pseudomembranous/prevention &amp;amp;amp&lt;/keyword&gt;&lt;keyword&gt;amp&lt;/keyword&gt;&lt;keyword&gt;control&lt;/keyword&gt;&lt;keyword&gt;Case-Control Studies&lt;/keyword&gt;&lt;keyword&gt;Costa Rica/epidemiology&lt;/keyword&gt;&lt;/keywords&gt;&lt;dates&gt;&lt;pub-dates&gt;&lt;date&gt;2012/12PY - 2012&lt;/date&gt;&lt;/pub-dates&gt;&lt;/dates&gt;&lt;urls&gt;&lt;related-urls&gt;&lt;url&gt;http://www.scielosp.org/scielo.php?script=sci_arttext&amp;amp;amp;pid=S1020-49892012001400004&lt;/url&gt;&lt;/related-urls&gt;&lt;/urls&gt;&lt;remote-database-name&gt;Lilacs&lt;/remote-database-name&gt;&lt;remote-database-provider&gt;http://pesquisa.bvsalud.org/&lt;/remote-database-provider&gt;&lt;language&gt;en&lt;/language&gt;&lt;/record&gt;&lt;/Cite&gt;&lt;/EndNote&gt;</w:instrTex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separate"/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[</w:t>
            </w:r>
            <w:r w:rsidR="00CD0615">
              <w:rPr>
                <w:rFonts w:ascii="Times New Roman" w:hAnsi="Times New Roman" w:cs="Times New Roman"/>
                <w:noProof/>
                <w:sz w:val="18"/>
                <w:szCs w:val="20"/>
              </w:rPr>
              <w:t>30</w:t>
            </w:r>
            <w:r w:rsidRPr="00AB6F82">
              <w:rPr>
                <w:rFonts w:ascii="Times New Roman" w:hAnsi="Times New Roman" w:cs="Times New Roman"/>
                <w:noProof/>
                <w:sz w:val="18"/>
                <w:szCs w:val="20"/>
              </w:rPr>
              <w:t>]</w:t>
            </w:r>
            <w:r w:rsidRPr="00AB6F82">
              <w:rPr>
                <w:rFonts w:ascii="Times New Roman" w:hAnsi="Times New Roman" w:cs="Times New Roman"/>
                <w:sz w:val="18"/>
                <w:szCs w:val="20"/>
              </w:rPr>
              <w:fldChar w:fldCharType="end"/>
            </w:r>
          </w:p>
        </w:tc>
        <w:tc>
          <w:tcPr>
            <w:tcW w:w="1310" w:type="dxa"/>
            <w:tcBorders>
              <w:bottom w:val="single" w:sz="4" w:space="0" w:color="auto"/>
            </w:tcBorders>
            <w:vAlign w:val="center"/>
          </w:tcPr>
          <w:p w14:paraId="1459BF9A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2184133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078A1B98" w14:textId="77777777" w:rsidR="00AB6F82" w:rsidRPr="00AB6F82" w:rsidRDefault="00363641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5851566E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36DAD5A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NA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61A0250B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7B9FE8C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5671BC0" w14:textId="77777777" w:rsidR="00AB6F82" w:rsidRPr="00AB6F82" w:rsidRDefault="00AB6F82" w:rsidP="00AB6F82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FA054E4" w14:textId="77777777" w:rsidR="00AB6F82" w:rsidRPr="00AB6F82" w:rsidRDefault="00363641" w:rsidP="00363641">
            <w:pPr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4/5</w:t>
            </w:r>
          </w:p>
        </w:tc>
      </w:tr>
      <w:tr w:rsidR="00420E04" w:rsidRPr="00AB6F82" w14:paraId="69EAE700" w14:textId="77777777" w:rsidTr="00420E04">
        <w:tc>
          <w:tcPr>
            <w:tcW w:w="14175" w:type="dxa"/>
            <w:gridSpan w:val="10"/>
            <w:tcBorders>
              <w:top w:val="single" w:sz="4" w:space="0" w:color="auto"/>
            </w:tcBorders>
            <w:vAlign w:val="center"/>
          </w:tcPr>
          <w:p w14:paraId="61C1FBEF" w14:textId="77777777" w:rsidR="00420E04" w:rsidRDefault="00420E04" w:rsidP="004C0AE8">
            <w:pPr>
              <w:rPr>
                <w:rFonts w:ascii="Times New Roman" w:hAnsi="Times New Roman" w:cs="Times New Roman"/>
                <w:sz w:val="18"/>
                <w:szCs w:val="20"/>
              </w:rPr>
            </w:pPr>
            <w:r w:rsidRPr="00420E04">
              <w:rPr>
                <w:rFonts w:ascii="Times New Roman" w:hAnsi="Times New Roman" w:cs="Times New Roman"/>
                <w:i/>
                <w:sz w:val="18"/>
                <w:szCs w:val="20"/>
              </w:rPr>
              <w:t>NA: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Not applicable</w:t>
            </w:r>
            <w:r w:rsidR="006410CC">
              <w:rPr>
                <w:rFonts w:ascii="Times New Roman" w:hAnsi="Times New Roman" w:cs="Times New Roman"/>
                <w:sz w:val="18"/>
                <w:szCs w:val="20"/>
              </w:rPr>
              <w:t xml:space="preserve"> if it was a surveillance</w:t>
            </w:r>
            <w:r w:rsidR="00AD330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study </w:t>
            </w:r>
            <w:r w:rsidR="006410CC">
              <w:rPr>
                <w:rFonts w:ascii="Times New Roman" w:hAnsi="Times New Roman" w:cs="Times New Roman"/>
                <w:sz w:val="18"/>
                <w:szCs w:val="20"/>
              </w:rPr>
              <w:t>that described the</w:t>
            </w:r>
            <w:r w:rsidR="00AD3302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="006410CC">
              <w:rPr>
                <w:rFonts w:ascii="Times New Roman" w:hAnsi="Times New Roman" w:cs="Times New Roman"/>
                <w:sz w:val="18"/>
                <w:szCs w:val="20"/>
              </w:rPr>
              <w:t xml:space="preserve">seasonal pattern of </w:t>
            </w:r>
            <w:r w:rsidR="00AD3302">
              <w:rPr>
                <w:rFonts w:ascii="Times New Roman" w:hAnsi="Times New Roman" w:cs="Times New Roman"/>
                <w:sz w:val="18"/>
                <w:szCs w:val="20"/>
              </w:rPr>
              <w:t>CDI</w:t>
            </w:r>
            <w:r w:rsidR="006410CC"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</w:p>
        </w:tc>
      </w:tr>
    </w:tbl>
    <w:p w14:paraId="73ACC968" w14:textId="77777777" w:rsidR="00AB6F82" w:rsidRDefault="00AB6F82" w:rsidP="00420E04">
      <w:pPr>
        <w:jc w:val="center"/>
      </w:pPr>
    </w:p>
    <w:sectPr w:rsidR="00AB6F82" w:rsidSect="00AB6F8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6F82"/>
    <w:rsid w:val="003267D6"/>
    <w:rsid w:val="00363641"/>
    <w:rsid w:val="00420E04"/>
    <w:rsid w:val="004214B7"/>
    <w:rsid w:val="004930A8"/>
    <w:rsid w:val="004C0AE8"/>
    <w:rsid w:val="004F0DB8"/>
    <w:rsid w:val="0058367F"/>
    <w:rsid w:val="005B1C04"/>
    <w:rsid w:val="006410CC"/>
    <w:rsid w:val="007227D6"/>
    <w:rsid w:val="0075300E"/>
    <w:rsid w:val="007E21DD"/>
    <w:rsid w:val="00811789"/>
    <w:rsid w:val="008441C0"/>
    <w:rsid w:val="00884732"/>
    <w:rsid w:val="008A7F19"/>
    <w:rsid w:val="00AB6F82"/>
    <w:rsid w:val="00AC1C80"/>
    <w:rsid w:val="00AD3302"/>
    <w:rsid w:val="00AE744A"/>
    <w:rsid w:val="00BA733C"/>
    <w:rsid w:val="00C84C02"/>
    <w:rsid w:val="00CD0615"/>
    <w:rsid w:val="00CF6779"/>
    <w:rsid w:val="00DC7450"/>
    <w:rsid w:val="00F00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BFE101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B6F82"/>
    <w:pPr>
      <w:spacing w:after="0" w:line="240" w:lineRule="auto"/>
    </w:pPr>
    <w:rPr>
      <w:rFonts w:eastAsiaTheme="minorEastAsia"/>
      <w:lang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B6F82"/>
    <w:pPr>
      <w:spacing w:after="0" w:line="240" w:lineRule="auto"/>
    </w:pPr>
    <w:rPr>
      <w:rFonts w:eastAsiaTheme="minorEastAsia"/>
      <w:lang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1</Pages>
  <Words>2252</Words>
  <Characters>12841</Characters>
  <Application>Microsoft Macintosh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FK</dc:creator>
  <cp:keywords/>
  <dc:description/>
  <cp:lastModifiedBy>Steve Barry</cp:lastModifiedBy>
  <cp:revision>19</cp:revision>
  <dcterms:created xsi:type="dcterms:W3CDTF">2015-02-02T03:27:00Z</dcterms:created>
  <dcterms:modified xsi:type="dcterms:W3CDTF">2015-02-25T18:56:00Z</dcterms:modified>
</cp:coreProperties>
</file>